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166A0" w:rsidRPr="00D86D6A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D86D6A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:rsidR="00043DE3" w:rsidRPr="00D86D6A" w:rsidRDefault="00043DE3" w:rsidP="00043DE3">
            <w:pPr>
              <w:pStyle w:val="CLIN1HEADING"/>
              <w:rPr>
                <w:rFonts w:cs="Calibri"/>
                <w:lang w:eastAsia="en-AU"/>
              </w:rPr>
            </w:pPr>
            <w:r w:rsidRPr="00D86D6A">
              <w:rPr>
                <w:rFonts w:cs="Calibri"/>
                <w:lang w:eastAsia="en-AU"/>
              </w:rPr>
              <w:t xml:space="preserve">CLINICAL Utility of Molecular Testing in </w:t>
            </w:r>
            <w:r w:rsidRPr="00D86D6A">
              <w:rPr>
                <w:rFonts w:cs="Calibri"/>
                <w:lang w:eastAsia="en-AU"/>
              </w:rPr>
              <w:br/>
              <w:t>CLassical Myeloproliferative Neoplasms</w:t>
            </w:r>
          </w:p>
          <w:p w:rsidR="00043DE3" w:rsidRPr="00D86D6A" w:rsidRDefault="00043DE3" w:rsidP="00043DE3">
            <w:pPr>
              <w:pStyle w:val="CLIN2SUBHEADINGS"/>
              <w:rPr>
                <w:rFonts w:cs="Calibri"/>
                <w:lang w:eastAsia="en-AU"/>
              </w:rPr>
            </w:pPr>
            <w:r w:rsidRPr="00D86D6A">
              <w:rPr>
                <w:rFonts w:cs="Calibri"/>
                <w:lang w:eastAsia="en-AU"/>
              </w:rPr>
              <w:t>Diagnostic UTILITY</w:t>
            </w:r>
          </w:p>
          <w:p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Classical </w:t>
            </w:r>
            <w:r w:rsidRPr="00D86D6A">
              <w:rPr>
                <w:rFonts w:cs="Calibri"/>
                <w:i/>
              </w:rPr>
              <w:t>BCR-ABL1</w:t>
            </w:r>
            <w:r w:rsidRPr="00D86D6A">
              <w:rPr>
                <w:rFonts w:cs="Calibri"/>
              </w:rPr>
              <w:t xml:space="preserve">-negative myeloproliferative neoplasms (MPN) include polycythaemia vera (PV), essential thrombocythaemia (ET) and primary myelofibrosis (PMF). The presence of mutations in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(&gt;95% PV and 50%-60% of ET/PMF), </w:t>
            </w:r>
            <w:r w:rsidRPr="00D86D6A">
              <w:rPr>
                <w:rFonts w:cs="Calibri"/>
                <w:i/>
              </w:rPr>
              <w:t xml:space="preserve">CALR </w:t>
            </w:r>
            <w:r w:rsidRPr="00D86D6A">
              <w:rPr>
                <w:rFonts w:cs="Calibri"/>
              </w:rPr>
              <w:t>(25%-30% ET/PMF) or</w:t>
            </w:r>
            <w:r w:rsidRPr="00D86D6A">
              <w:rPr>
                <w:rFonts w:cs="Calibri"/>
                <w:i/>
              </w:rPr>
              <w:t xml:space="preserve"> MPL</w:t>
            </w:r>
            <w:r w:rsidRPr="00D86D6A">
              <w:rPr>
                <w:rFonts w:cs="Calibri"/>
              </w:rPr>
              <w:t xml:space="preserve"> (~5% ET/PMF) constitutes a major diagnostic criterion in these neoplasms. </w:t>
            </w:r>
          </w:p>
          <w:p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exon 12 mutations are seen in Val617Phe negative PV and are associated with isolated erythrocytosis. They may also be rarely observed </w:t>
            </w:r>
            <w:r w:rsidR="00E101B0">
              <w:rPr>
                <w:rFonts w:cs="Calibri"/>
              </w:rPr>
              <w:t xml:space="preserve">in </w:t>
            </w:r>
            <w:r w:rsidR="00E101B0" w:rsidRPr="00D86D6A">
              <w:rPr>
                <w:rFonts w:cs="Calibri"/>
              </w:rPr>
              <w:t>myelodysplastic/myeloproliferative neoplasm with ring sideroblasts an</w:t>
            </w:r>
            <w:r w:rsidR="00E101B0">
              <w:rPr>
                <w:rFonts w:cs="Calibri"/>
              </w:rPr>
              <w:t>d thrombocytosis (MDS/MPN-RS-T)</w:t>
            </w:r>
            <w:r w:rsidRPr="00D86D6A">
              <w:rPr>
                <w:rFonts w:cs="Calibri"/>
              </w:rPr>
              <w:fldChar w:fldCharType="begin">
                <w:fldData xml:space="preserve">PEVuZE5vdGU+PENpdGU+PEF1dGhvcj5TY290dDwvQXV0aG9yPjxZZWFyPjIwMTE8L1llYXI+PFJl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</w:fldData>
              </w:fldChar>
            </w:r>
            <w:r w:rsidR="00BB177E">
              <w:rPr>
                <w:rFonts w:cs="Calibri"/>
              </w:rPr>
              <w:instrText xml:space="preserve"> ADDIN EN.CITE </w:instrText>
            </w:r>
            <w:r w:rsidR="00BB177E">
              <w:rPr>
                <w:rFonts w:cs="Calibri"/>
              </w:rPr>
              <w:fldChar w:fldCharType="begin">
                <w:fldData xml:space="preserve">PEVuZE5vdGU+PENpdGU+PEF1dGhvcj5TY290dDwvQXV0aG9yPjxZZWFyPjIwMTE8L1llYXI+PFJl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</w:fldData>
              </w:fldChar>
            </w:r>
            <w:r w:rsidR="00BB177E">
              <w:rPr>
                <w:rFonts w:cs="Calibri"/>
              </w:rPr>
              <w:instrText xml:space="preserve"> ADDIN EN.CITE.DATA </w:instrText>
            </w:r>
            <w:r w:rsidR="00BB177E">
              <w:rPr>
                <w:rFonts w:cs="Calibri"/>
              </w:rPr>
            </w:r>
            <w:r w:rsidR="00BB177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</w:r>
            <w:r w:rsidRPr="00D86D6A">
              <w:rPr>
                <w:rFonts w:cs="Calibri"/>
              </w:rPr>
              <w:fldChar w:fldCharType="separate"/>
            </w:r>
            <w:r w:rsidRPr="00D86D6A">
              <w:rPr>
                <w:rFonts w:cs="Calibri"/>
                <w:vertAlign w:val="superscript"/>
              </w:rPr>
              <w:t>1</w:t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Approximately 10% of ET/PMF lack the typical driver mutations in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(‘triple-negative MPN’); the diagnosis can be supported by the presence of an alternative clonal marker (e.g</w:t>
            </w:r>
            <w:r w:rsidRPr="00D86D6A">
              <w:rPr>
                <w:rFonts w:cs="Calibri"/>
                <w:i/>
              </w:rPr>
              <w:t>.</w:t>
            </w:r>
            <w:r w:rsidRPr="00D86D6A">
              <w:rPr>
                <w:rFonts w:cs="Calibri"/>
              </w:rPr>
              <w:t xml:space="preserve"> </w:t>
            </w:r>
            <w:r w:rsidRPr="00D86D6A">
              <w:rPr>
                <w:rFonts w:cs="Calibri"/>
                <w:i/>
              </w:rPr>
              <w:t>ASXL1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EZH2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TET2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IDH1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IDH2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SRSF2</w:t>
            </w:r>
            <w:r w:rsidRPr="00D86D6A">
              <w:rPr>
                <w:rFonts w:cs="Calibri"/>
              </w:rPr>
              <w:t>) in the appropriate clinicopathological context.</w:t>
            </w:r>
          </w:p>
          <w:p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Co-mutation of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is a rare but recognised phenomenon, most frequently occurring in cases with a low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allele burden (&lt;5%)</w:t>
            </w:r>
            <w:r w:rsidRPr="00D86D6A">
              <w:rPr>
                <w:rFonts w:cs="Calibri"/>
              </w:rPr>
              <w:fldChar w:fldCharType="begin">
                <w:fldData xml:space="preserve">PEVuZE5vdGU+PENpdGU+PEF1dGhvcj5Nb3JhPC9BdXRob3I+PFllYXI+MjAyMTwvWWVhcj48UmVj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</w:fldData>
              </w:fldChar>
            </w:r>
            <w:r w:rsidRPr="00D86D6A">
              <w:rPr>
                <w:rFonts w:cs="Calibri"/>
              </w:rPr>
              <w:instrText xml:space="preserve"> ADDIN EN.CITE </w:instrText>
            </w:r>
            <w:r w:rsidRPr="00D86D6A">
              <w:rPr>
                <w:rFonts w:cs="Calibri"/>
              </w:rPr>
              <w:fldChar w:fldCharType="begin">
                <w:fldData xml:space="preserve">PEVuZE5vdGU+PENpdGU+PEF1dGhvcj5Nb3JhPC9BdXRob3I+PFllYXI+MjAyMTwvWWVhcj48UmVj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</w:fldData>
              </w:fldChar>
            </w:r>
            <w:r w:rsidRPr="00D86D6A">
              <w:rPr>
                <w:rFonts w:cs="Calibri"/>
              </w:rPr>
              <w:instrText xml:space="preserve"> ADDIN EN.CITE.DATA </w:instrText>
            </w:r>
            <w:r w:rsidRPr="00D86D6A">
              <w:rPr>
                <w:rFonts w:cs="Calibri"/>
              </w:rPr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</w:r>
            <w:r w:rsidRPr="00D86D6A">
              <w:rPr>
                <w:rFonts w:cs="Calibri"/>
              </w:rPr>
              <w:fldChar w:fldCharType="separate"/>
            </w:r>
            <w:r w:rsidRPr="00D86D6A">
              <w:rPr>
                <w:rFonts w:cs="Calibri"/>
                <w:vertAlign w:val="superscript"/>
              </w:rPr>
              <w:t>2</w:t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 xml:space="preserve">. </w:t>
            </w:r>
            <w:r w:rsidRPr="00D86D6A">
              <w:rPr>
                <w:rFonts w:cs="Calibri"/>
                <w:i/>
              </w:rPr>
              <w:t>BCR-ABL1</w:t>
            </w:r>
            <w:r w:rsidRPr="00D86D6A">
              <w:rPr>
                <w:rFonts w:cs="Calibri"/>
              </w:rPr>
              <w:t xml:space="preserve"> may also rarely co-occur. </w:t>
            </w:r>
          </w:p>
          <w:p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Acquired uniparental disomy / </w:t>
            </w:r>
            <w:r w:rsidR="00A64309">
              <w:rPr>
                <w:rFonts w:cs="Calibri"/>
              </w:rPr>
              <w:t>c</w:t>
            </w:r>
            <w:r w:rsidR="00E101B0">
              <w:rPr>
                <w:rFonts w:cs="Calibri"/>
              </w:rPr>
              <w:t>opy-</w:t>
            </w:r>
            <w:r w:rsidR="00A64309">
              <w:rPr>
                <w:rFonts w:cs="Calibri"/>
              </w:rPr>
              <w:t xml:space="preserve">neutral </w:t>
            </w:r>
            <w:r w:rsidRPr="00D86D6A">
              <w:rPr>
                <w:rFonts w:cs="Calibri"/>
              </w:rPr>
              <w:t xml:space="preserve">loss of heterozygosity of 9p24 </w:t>
            </w:r>
            <w:r w:rsidR="004B683B">
              <w:rPr>
                <w:rFonts w:cs="Calibri"/>
              </w:rPr>
              <w:t>is observed in approximately 30</w:t>
            </w:r>
            <w:r w:rsidR="00E440FC">
              <w:rPr>
                <w:rFonts w:cs="Calibri"/>
              </w:rPr>
              <w:t>%</w:t>
            </w:r>
            <w:r w:rsidRPr="00D86D6A">
              <w:rPr>
                <w:rFonts w:cs="Calibri"/>
              </w:rPr>
              <w:t xml:space="preserve">-50% of PV and 20% of PMF, often manifesting as a high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Val617Phe allele burden. This is rarely seen in ET, therefore a high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Val617Phe should prompt consideration of a diagnosis PV, PMF or post-ET/PV MF</w:t>
            </w:r>
            <w:r w:rsidRPr="00D86D6A">
              <w:rPr>
                <w:rFonts w:cs="Calibri"/>
              </w:rPr>
              <w:fldChar w:fldCharType="begin">
                <w:fldData xml:space="preserve">PEVuZE5vdGU+PENpdGU+PEF1dGhvcj5XYW5nPC9BdXRob3I+PFllYXI+MjAxNjwvWWVhcj48UmVj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</w:fldData>
              </w:fldChar>
            </w:r>
            <w:r w:rsidR="00BB177E">
              <w:rPr>
                <w:rFonts w:cs="Calibri"/>
              </w:rPr>
              <w:instrText xml:space="preserve"> ADDIN EN.CITE </w:instrText>
            </w:r>
            <w:r w:rsidR="00BB177E">
              <w:rPr>
                <w:rFonts w:cs="Calibri"/>
              </w:rPr>
              <w:fldChar w:fldCharType="begin">
                <w:fldData xml:space="preserve">PEVuZE5vdGU+PENpdGU+PEF1dGhvcj5XYW5nPC9BdXRob3I+PFllYXI+MjAxNjwvWWVhcj48UmVj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</w:fldData>
              </w:fldChar>
            </w:r>
            <w:r w:rsidR="00BB177E">
              <w:rPr>
                <w:rFonts w:cs="Calibri"/>
              </w:rPr>
              <w:instrText xml:space="preserve"> ADDIN EN.CITE.DATA </w:instrText>
            </w:r>
            <w:r w:rsidR="00BB177E">
              <w:rPr>
                <w:rFonts w:cs="Calibri"/>
              </w:rPr>
            </w:r>
            <w:r w:rsidR="00BB177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</w:r>
            <w:r w:rsidRPr="00D86D6A">
              <w:rPr>
                <w:rFonts w:cs="Calibri"/>
              </w:rPr>
              <w:fldChar w:fldCharType="separate"/>
            </w:r>
            <w:r w:rsidR="00BB177E" w:rsidRPr="00BB177E">
              <w:rPr>
                <w:rFonts w:cs="Calibri"/>
                <w:vertAlign w:val="superscript"/>
              </w:rPr>
              <w:t>3,4</w:t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Val617Phe mutations can also occur in chronic myelomonocytic leukaemia (CMML) and are typically associated with proliferative features</w:t>
            </w:r>
            <w:r w:rsidRPr="00D86D6A">
              <w:rPr>
                <w:rFonts w:cs="Calibri"/>
              </w:rPr>
              <w:fldChar w:fldCharType="begin">
                <w:fldData xml:space="preserve">PEVuZE5vdGU+PENpdGU+PEF1dGhvcj5QaWNoPC9BdXRob3I+PFllYXI+MjAwOTwvWWVhcj48UmVj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=
</w:fldData>
              </w:fldChar>
            </w:r>
            <w:r w:rsidR="00BB177E">
              <w:rPr>
                <w:rFonts w:cs="Calibri"/>
              </w:rPr>
              <w:instrText xml:space="preserve"> ADDIN EN.CITE </w:instrText>
            </w:r>
            <w:r w:rsidR="00BB177E">
              <w:rPr>
                <w:rFonts w:cs="Calibri"/>
              </w:rPr>
              <w:fldChar w:fldCharType="begin">
                <w:fldData xml:space="preserve">PEVuZE5vdGU+PENpdGU+PEF1dGhvcj5QaWNoPC9BdXRob3I+PFllYXI+MjAwOTwvWWVhcj48UmVj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=
</w:fldData>
              </w:fldChar>
            </w:r>
            <w:r w:rsidR="00BB177E">
              <w:rPr>
                <w:rFonts w:cs="Calibri"/>
              </w:rPr>
              <w:instrText xml:space="preserve"> ADDIN EN.CITE.DATA </w:instrText>
            </w:r>
            <w:r w:rsidR="00BB177E">
              <w:rPr>
                <w:rFonts w:cs="Calibri"/>
              </w:rPr>
            </w:r>
            <w:r w:rsidR="00BB177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</w:r>
            <w:r w:rsidRPr="00D86D6A">
              <w:rPr>
                <w:rFonts w:cs="Calibri"/>
              </w:rPr>
              <w:fldChar w:fldCharType="separate"/>
            </w:r>
            <w:r w:rsidR="00BB177E" w:rsidRPr="00BB177E">
              <w:rPr>
                <w:rFonts w:cs="Calibri"/>
                <w:vertAlign w:val="superscript"/>
              </w:rPr>
              <w:t>5</w:t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 xml:space="preserve">. </w:t>
            </w:r>
            <w:r w:rsidRPr="00D86D6A">
              <w:rPr>
                <w:rFonts w:cs="Calibri"/>
                <w:i/>
              </w:rPr>
              <w:t>MPL, CALR</w:t>
            </w:r>
            <w:r w:rsidRPr="00D86D6A">
              <w:rPr>
                <w:rFonts w:cs="Calibri"/>
              </w:rPr>
              <w:t xml:space="preserve"> and </w:t>
            </w:r>
            <w:r w:rsidRPr="00D86D6A">
              <w:rPr>
                <w:rFonts w:cs="Calibri"/>
                <w:i/>
              </w:rPr>
              <w:t xml:space="preserve">CSF3R </w:t>
            </w:r>
            <w:r w:rsidRPr="00D86D6A">
              <w:rPr>
                <w:rFonts w:cs="Calibri"/>
              </w:rPr>
              <w:t>mutations are rarely observed in CMML.</w:t>
            </w:r>
          </w:p>
          <w:p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The diagnosis of </w:t>
            </w:r>
            <w:r w:rsidR="00E101B0">
              <w:rPr>
                <w:rFonts w:cs="Calibri"/>
              </w:rPr>
              <w:t>MDS/MPN-RS-T</w:t>
            </w:r>
            <w:r w:rsidRPr="00D86D6A">
              <w:rPr>
                <w:rFonts w:cs="Calibri"/>
              </w:rPr>
              <w:t xml:space="preserve"> is strongly supported by the presence of an </w:t>
            </w:r>
            <w:r w:rsidRPr="00D86D6A">
              <w:rPr>
                <w:rFonts w:cs="Calibri"/>
                <w:i/>
              </w:rPr>
              <w:t xml:space="preserve">SF3B1 </w:t>
            </w:r>
            <w:r w:rsidRPr="00D86D6A">
              <w:rPr>
                <w:rFonts w:cs="Calibri"/>
              </w:rPr>
              <w:t>mutation together with a</w:t>
            </w:r>
            <w:r w:rsidRPr="00D86D6A">
              <w:rPr>
                <w:rFonts w:cs="Calibri"/>
                <w:i/>
              </w:rPr>
              <w:t xml:space="preserve"> JAK2</w:t>
            </w:r>
            <w:r w:rsidRPr="00D86D6A">
              <w:rPr>
                <w:rFonts w:cs="Calibri"/>
              </w:rPr>
              <w:t xml:space="preserve"> (most common), 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 xml:space="preserve"> or 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mutation</w:t>
            </w:r>
            <w:r w:rsidRPr="00D86D6A">
              <w:rPr>
                <w:rFonts w:cs="Calibri"/>
              </w:rPr>
              <w:fldChar w:fldCharType="begin"/>
            </w:r>
            <w:r w:rsidR="00BB177E">
              <w:rPr>
                <w:rFonts w:cs="Calibri"/>
              </w:rPr>
              <w:instrText xml:space="preserve"> ADDIN EN.CITE &lt;EndNote&gt;&lt;Cite&gt;&lt;Author&gt;Swerdlow SH&lt;/Author&gt;&lt;Year&gt;2017&lt;/Year&gt;&lt;RecNum&gt;5031&lt;/RecNum&gt;&lt;DisplayText&gt;&lt;style face="superscript"&gt;6&lt;/style&gt;&lt;/DisplayText&gt;&lt;record&gt;&lt;rec-number&gt;5031&lt;/rec-number&gt;&lt;foreign-keys&gt;&lt;key app="EN" db-id="x2ff5xxepw5ftsep95jvrtxd9pef29zdze92" timestamp="1633929620"&gt;5031&lt;/key&gt;&lt;key app="ENWeb" db-id=""&gt;0&lt;/key&gt;&lt;/foreign-keys&gt;&lt;ref-type name="Edited Book"&gt;28&lt;/ref-type&gt;&lt;contributors&gt;&lt;authors&gt;&lt;author&gt;Swerdlow SH, Campo E, Harris NL, Jaffe ES, Pileri SA, Stein H, Thiele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Pr="00D86D6A">
              <w:rPr>
                <w:rFonts w:cs="Calibri"/>
              </w:rPr>
              <w:fldChar w:fldCharType="separate"/>
            </w:r>
            <w:r w:rsidR="00BB177E" w:rsidRPr="00BB177E">
              <w:rPr>
                <w:rFonts w:cs="Calibri"/>
                <w:vertAlign w:val="superscript"/>
              </w:rPr>
              <w:t>6</w:t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Mutations in </w:t>
            </w:r>
            <w:r w:rsidRPr="00D86D6A">
              <w:rPr>
                <w:rFonts w:cs="Calibri"/>
                <w:i/>
              </w:rPr>
              <w:t>ASXL1</w:t>
            </w:r>
            <w:r w:rsidRPr="00D86D6A">
              <w:rPr>
                <w:rFonts w:cs="Calibri"/>
              </w:rPr>
              <w:t>, spliceosome genes, and RAS pathway genes are uncommon in chronic phase MPN (ET and PV), therefore a diagnosis of PMF, post-ET MF and post-PV MF should be considered</w:t>
            </w:r>
            <w:r w:rsidRPr="00D86D6A">
              <w:rPr>
                <w:rFonts w:cs="Calibri"/>
              </w:rPr>
              <w:fldChar w:fldCharType="begin">
                <w:fldData xml:space="preserve">PEVuZE5vdGU+PENpdGU+PEF1dGhvcj5TdGVpbjwvQXV0aG9yPjxZZWFyPjIwMTE8L1llYXI+PFJl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</w:fldData>
              </w:fldChar>
            </w:r>
            <w:r w:rsidR="00BB177E">
              <w:rPr>
                <w:rFonts w:cs="Calibri"/>
              </w:rPr>
              <w:instrText xml:space="preserve"> ADDIN EN.CITE </w:instrText>
            </w:r>
            <w:r w:rsidR="00BB177E">
              <w:rPr>
                <w:rFonts w:cs="Calibri"/>
              </w:rPr>
              <w:fldChar w:fldCharType="begin">
                <w:fldData xml:space="preserve">PEVuZE5vdGU+PENpdGU+PEF1dGhvcj5TdGVpbjwvQXV0aG9yPjxZZWFyPjIwMTE8L1llYXI+PFJl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</w:fldData>
              </w:fldChar>
            </w:r>
            <w:r w:rsidR="00BB177E">
              <w:rPr>
                <w:rFonts w:cs="Calibri"/>
              </w:rPr>
              <w:instrText xml:space="preserve"> ADDIN EN.CITE.DATA </w:instrText>
            </w:r>
            <w:r w:rsidR="00BB177E">
              <w:rPr>
                <w:rFonts w:cs="Calibri"/>
              </w:rPr>
            </w:r>
            <w:r w:rsidR="00BB177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</w:r>
            <w:r w:rsidRPr="00D86D6A">
              <w:rPr>
                <w:rFonts w:cs="Calibri"/>
              </w:rPr>
              <w:fldChar w:fldCharType="separate"/>
            </w:r>
            <w:r w:rsidR="00BB177E" w:rsidRPr="00BB177E">
              <w:rPr>
                <w:rFonts w:cs="Calibri"/>
                <w:vertAlign w:val="superscript"/>
              </w:rPr>
              <w:t>4,7</w:t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The presence of mutations in </w:t>
            </w:r>
            <w:r w:rsidRPr="00D86D6A">
              <w:rPr>
                <w:rFonts w:cs="Calibri"/>
                <w:i/>
              </w:rPr>
              <w:t>IDH1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IDH2</w:t>
            </w:r>
            <w:r w:rsidRPr="00D86D6A">
              <w:rPr>
                <w:rFonts w:cs="Calibri"/>
              </w:rPr>
              <w:t xml:space="preserve"> or </w:t>
            </w:r>
            <w:r w:rsidRPr="00D86D6A">
              <w:rPr>
                <w:rFonts w:cs="Calibri"/>
                <w:i/>
              </w:rPr>
              <w:t>TP53</w:t>
            </w:r>
            <w:r w:rsidRPr="00D86D6A">
              <w:rPr>
                <w:rFonts w:cs="Calibri"/>
              </w:rPr>
              <w:t xml:space="preserve"> in addition to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should raise suspicion of transformation to blast-phase MPN</w:t>
            </w:r>
            <w:r w:rsidRPr="00D86D6A">
              <w:rPr>
                <w:rFonts w:cs="Calibri"/>
              </w:rPr>
              <w:fldChar w:fldCharType="begin">
                <w:fldData xml:space="preserve">PEVuZE5vdGU+PENpdGU+PEF1dGhvcj5UZWZmZXJpPC9BdXRob3I+PFllYXI+MjAxMDwvWWVhcj48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</w:fldData>
              </w:fldChar>
            </w:r>
            <w:r w:rsidR="00BB177E">
              <w:rPr>
                <w:rFonts w:cs="Calibri"/>
              </w:rPr>
              <w:instrText xml:space="preserve"> ADDIN EN.CITE </w:instrText>
            </w:r>
            <w:r w:rsidR="00BB177E">
              <w:rPr>
                <w:rFonts w:cs="Calibri"/>
              </w:rPr>
              <w:fldChar w:fldCharType="begin">
                <w:fldData xml:space="preserve">PEVuZE5vdGU+PENpdGU+PEF1dGhvcj5UZWZmZXJpPC9BdXRob3I+PFllYXI+MjAxMDwvWWVhcj48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</w:fldData>
              </w:fldChar>
            </w:r>
            <w:r w:rsidR="00BB177E">
              <w:rPr>
                <w:rFonts w:cs="Calibri"/>
              </w:rPr>
              <w:instrText xml:space="preserve"> ADDIN EN.CITE.DATA </w:instrText>
            </w:r>
            <w:r w:rsidR="00BB177E">
              <w:rPr>
                <w:rFonts w:cs="Calibri"/>
              </w:rPr>
            </w:r>
            <w:r w:rsidR="00BB177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</w:r>
            <w:r w:rsidRPr="00D86D6A">
              <w:rPr>
                <w:rFonts w:cs="Calibri"/>
              </w:rPr>
              <w:fldChar w:fldCharType="separate"/>
            </w:r>
            <w:r w:rsidR="00BB177E" w:rsidRPr="00BB177E">
              <w:rPr>
                <w:rFonts w:cs="Calibri"/>
                <w:vertAlign w:val="superscript"/>
              </w:rPr>
              <w:t>4,8</w:t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Somatic mutations in </w:t>
            </w:r>
            <w:r w:rsidRPr="00D86D6A">
              <w:rPr>
                <w:rFonts w:cs="Calibri"/>
                <w:i/>
              </w:rPr>
              <w:t>SH2B3</w:t>
            </w:r>
            <w:r w:rsidRPr="00D86D6A">
              <w:rPr>
                <w:rFonts w:cs="Calibri"/>
              </w:rPr>
              <w:t xml:space="preserve"> are observed in 5</w:t>
            </w:r>
            <w:r w:rsidR="00386740" w:rsidRPr="00D86D6A">
              <w:rPr>
                <w:rFonts w:cs="Calibri"/>
              </w:rPr>
              <w:t>%</w:t>
            </w:r>
            <w:r w:rsidRPr="00D86D6A">
              <w:rPr>
                <w:rFonts w:cs="Calibri"/>
              </w:rPr>
              <w:t>-7% of MPNs and may co-occur with another typical MPN driver mutation (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>), as well as being also observed in idiopathic erythrocytosis</w:t>
            </w:r>
            <w:r w:rsidRPr="00D86D6A">
              <w:rPr>
                <w:rFonts w:cs="Calibri"/>
              </w:rPr>
              <w:fldChar w:fldCharType="begin">
                <w:fldData xml:space="preserve">PEVuZE5vdGU+PENpdGU+PEF1dGhvcj5NYXNsYWg8L0F1dGhvcj48WWVhcj4yMDE3PC9ZZWFyPjxS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</w:fldData>
              </w:fldChar>
            </w:r>
            <w:r w:rsidRPr="00D86D6A">
              <w:rPr>
                <w:rFonts w:cs="Calibri"/>
              </w:rPr>
              <w:instrText xml:space="preserve"> ADDIN EN.CITE </w:instrText>
            </w:r>
            <w:r w:rsidRPr="00D86D6A">
              <w:rPr>
                <w:rFonts w:cs="Calibri"/>
              </w:rPr>
              <w:fldChar w:fldCharType="begin">
                <w:fldData xml:space="preserve">PEVuZE5vdGU+PENpdGU+PEF1dGhvcj5NYXNsYWg8L0F1dGhvcj48WWVhcj4yMDE3PC9ZZWFyPjxS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</w:fldData>
              </w:fldChar>
            </w:r>
            <w:r w:rsidRPr="00D86D6A">
              <w:rPr>
                <w:rFonts w:cs="Calibri"/>
              </w:rPr>
              <w:instrText xml:space="preserve"> ADDIN EN.CITE.DATA </w:instrText>
            </w:r>
            <w:r w:rsidRPr="00D86D6A">
              <w:rPr>
                <w:rFonts w:cs="Calibri"/>
              </w:rPr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</w:r>
            <w:r w:rsidRPr="00D86D6A">
              <w:rPr>
                <w:rFonts w:cs="Calibri"/>
              </w:rPr>
              <w:fldChar w:fldCharType="separate"/>
            </w:r>
            <w:r w:rsidRPr="00D86D6A">
              <w:rPr>
                <w:rFonts w:cs="Calibri"/>
                <w:vertAlign w:val="superscript"/>
              </w:rPr>
              <w:t>9</w:t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 xml:space="preserve">. </w:t>
            </w:r>
          </w:p>
          <w:p w:rsidR="00043DE3" w:rsidRPr="00D86D6A" w:rsidRDefault="00043DE3" w:rsidP="00043DE3">
            <w:pPr>
              <w:pStyle w:val="CLIN2SUBHEADINGS"/>
              <w:rPr>
                <w:rFonts w:cs="Calibri"/>
                <w:lang w:eastAsia="en-AU"/>
              </w:rPr>
            </w:pPr>
            <w:r w:rsidRPr="00D86D6A">
              <w:rPr>
                <w:rFonts w:cs="Calibri"/>
                <w:lang w:eastAsia="en-AU"/>
              </w:rPr>
              <w:t>Prognostic Utility</w:t>
            </w:r>
          </w:p>
          <w:p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>‘Triple-negative’ PMF has been associated with inferior leukaemia-free and overall survival (noting that there is no standard definition of this entity)</w:t>
            </w:r>
            <w:r w:rsidRPr="00D86D6A">
              <w:rPr>
                <w:rFonts w:cs="Calibri"/>
              </w:rPr>
              <w:fldChar w:fldCharType="begin">
                <w:fldData xml:space="preserve">PEVuZE5vdGU+PENpdGU+PEF1dGhvcj5SdW1pPC9BdXRob3I+PFllYXI+MjAxNDwvWWVhcj48UmVj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</w:fldData>
              </w:fldChar>
            </w:r>
            <w:r w:rsidRPr="00D86D6A">
              <w:rPr>
                <w:rFonts w:cs="Calibri"/>
              </w:rPr>
              <w:instrText xml:space="preserve"> ADDIN EN.CITE </w:instrText>
            </w:r>
            <w:r w:rsidRPr="00D86D6A">
              <w:rPr>
                <w:rFonts w:cs="Calibri"/>
              </w:rPr>
              <w:fldChar w:fldCharType="begin">
                <w:fldData xml:space="preserve">PEVuZE5vdGU+PENpdGU+PEF1dGhvcj5SdW1pPC9BdXRob3I+PFllYXI+MjAxNDwvWWVhcj48UmVj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</w:fldData>
              </w:fldChar>
            </w:r>
            <w:r w:rsidRPr="00D86D6A">
              <w:rPr>
                <w:rFonts w:cs="Calibri"/>
              </w:rPr>
              <w:instrText xml:space="preserve"> ADDIN EN.CITE.DATA </w:instrText>
            </w:r>
            <w:r w:rsidRPr="00D86D6A">
              <w:rPr>
                <w:rFonts w:cs="Calibri"/>
              </w:rPr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</w:r>
            <w:r w:rsidRPr="00D86D6A">
              <w:rPr>
                <w:rFonts w:cs="Calibri"/>
              </w:rPr>
              <w:fldChar w:fldCharType="separate"/>
            </w:r>
            <w:r w:rsidRPr="00D86D6A">
              <w:rPr>
                <w:rFonts w:cs="Calibri"/>
                <w:vertAlign w:val="superscript"/>
              </w:rPr>
              <w:t>10</w:t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:rsidR="00043DE3" w:rsidRPr="00D86D6A" w:rsidRDefault="00043DE3" w:rsidP="004F4667">
            <w:pPr>
              <w:pStyle w:val="CLIN3BULLETPOINTS"/>
            </w:pPr>
            <w:r w:rsidRPr="00D86D6A">
              <w:t xml:space="preserve">In </w:t>
            </w:r>
            <w:r w:rsidR="00BB177E">
              <w:t>PMF</w:t>
            </w:r>
            <w:r w:rsidRPr="00D86D6A">
              <w:t xml:space="preserve"> (MIPSS70+v2.0), absence of type 1/type-1 like </w:t>
            </w:r>
            <w:r w:rsidRPr="00D86D6A">
              <w:rPr>
                <w:i/>
              </w:rPr>
              <w:t>CALR</w:t>
            </w:r>
            <w:r w:rsidRPr="00D86D6A">
              <w:t xml:space="preserve"> and presence of high molecular risk mutations (</w:t>
            </w:r>
            <w:r w:rsidRPr="00D86D6A">
              <w:rPr>
                <w:i/>
              </w:rPr>
              <w:t>ASXL1</w:t>
            </w:r>
            <w:r w:rsidRPr="00D86D6A">
              <w:t>,</w:t>
            </w:r>
            <w:r w:rsidRPr="00D86D6A">
              <w:rPr>
                <w:i/>
              </w:rPr>
              <w:t xml:space="preserve"> SRSF2</w:t>
            </w:r>
            <w:r w:rsidRPr="00D86D6A">
              <w:t>,</w:t>
            </w:r>
            <w:r w:rsidRPr="00D86D6A">
              <w:rPr>
                <w:i/>
              </w:rPr>
              <w:t xml:space="preserve"> U2AF1 </w:t>
            </w:r>
            <w:r w:rsidRPr="00D86D6A">
              <w:t>Gln157,</w:t>
            </w:r>
            <w:r w:rsidRPr="00D86D6A">
              <w:rPr>
                <w:i/>
              </w:rPr>
              <w:t xml:space="preserve"> EZH2</w:t>
            </w:r>
            <w:r w:rsidRPr="00D86D6A">
              <w:t xml:space="preserve"> and </w:t>
            </w:r>
            <w:r w:rsidRPr="00D86D6A">
              <w:rPr>
                <w:i/>
              </w:rPr>
              <w:t>IDH1</w:t>
            </w:r>
            <w:r w:rsidRPr="00D86D6A">
              <w:t>/</w:t>
            </w:r>
            <w:r w:rsidRPr="00D86D6A">
              <w:rPr>
                <w:i/>
              </w:rPr>
              <w:t>IDH2</w:t>
            </w:r>
            <w:r w:rsidRPr="00D86D6A">
              <w:t>) are considered adverse risk features</w:t>
            </w:r>
            <w:r w:rsidRPr="00D86D6A">
              <w:fldChar w:fldCharType="begin"/>
            </w:r>
            <w:r w:rsidR="00BB177E">
              <w:instrText xml:space="preserve"> ADDIN EN.CITE &lt;EndNote&gt;&lt;Cite&gt;&lt;Author&gt;Tefferi&lt;/Author&gt;&lt;Year&gt;2018&lt;/Year&gt;&lt;RecNum&gt;2620&lt;/RecNum&gt;&lt;DisplayText&gt;&lt;style face="superscript"&gt;11&lt;/style&gt;&lt;/DisplayText&gt;&lt;record&gt;&lt;rec-number&gt;2620&lt;/rec-number&gt;&lt;foreign-keys&gt;&lt;key app="EN" db-id="5wep2s5sfw2et6evrtzp092brtz2s0d20svw" timestamp="1613002987" guid="5d52bf6f-ca36-4d19-92a2-30dc5e658e27"&gt;2620&lt;/key&gt;&lt;/foreign-keys&gt;&lt;ref-type name="Journal Article"&gt;17&lt;/ref-type&gt;&lt;contributors&gt;&lt;authors&gt;&lt;author&gt;Tefferi, A.&lt;/author&gt;&lt;author&gt;Guglielmelli, P.&lt;/author&gt;&lt;author&gt;Lasho, T. L.&lt;/author&gt;&lt;author&gt;Gangat, N.&lt;/author&gt;&lt;author&gt;Ketterling, R. P.&lt;/author&gt;&lt;author&gt;Pardanani, A.&lt;/author&gt;&lt;author&gt;Vannucchi, A. M.&lt;/author&gt;&lt;/authors&gt;&lt;/contributors&gt;&lt;auth-address&gt;Ayalew Tefferi, Mayo Clinic, Rochester, MN; Paola Guglielmelli, University of Florence, Florence, Italy; Terra L. Lasho, Naseema Gangat, Rhett P. Ketterling, and Animesh Pardanani, Mayo Clinic, Rochester, MN; and Alessandro M. Vannucchi, University of Florence, Florence, Italy.&lt;/auth-address&gt;&lt;titles&gt;&lt;title&gt;MIPSS70+ Version 2.0: Mutation and Karyotype-Enhanced International Prognostic Scoring System for Primary Myelofibrosis&lt;/title&gt;&lt;secondary-title&gt;J Clin Oncol&lt;/secondary-title&gt;&lt;/titles&gt;&lt;periodical&gt;&lt;full-title&gt;J Clin Oncol&lt;/full-title&gt;&lt;abbr-1&gt;Journal of clinical oncology : official journal of the American Society of Clinical Oncology&lt;/abbr-1&gt;&lt;/periodical&gt;&lt;pages&gt;1769-1770&lt;/pages&gt;&lt;volume&gt;36&lt;/volume&gt;&lt;number&gt;17&lt;/number&gt;&lt;edition&gt;2018/05/01&lt;/edition&gt;&lt;keywords&gt;&lt;keyword&gt;DNA Mutational Analysis&lt;/keyword&gt;&lt;keyword&gt;Humans&lt;/keyword&gt;&lt;keyword&gt;Karyotype&lt;/keyword&gt;&lt;keyword&gt;Mutation&lt;/keyword&gt;&lt;keyword&gt;Primary Myelofibrosis/*genetics/pathology&lt;/keyword&gt;&lt;keyword&gt;Prognosis&lt;/keyword&gt;&lt;/keywords&gt;&lt;dates&gt;&lt;year&gt;2018&lt;/year&gt;&lt;pub-dates&gt;&lt;date&gt;Jun 10&lt;/date&gt;&lt;/pub-dates&gt;&lt;/dates&gt;&lt;isbn&gt;1527-7755 (Electronic)&amp;#xD;0732-183X (Linking)&lt;/isbn&gt;&lt;accession-num&gt;29708808&lt;/accession-num&gt;&lt;urls&gt;&lt;related-urls&gt;&lt;url&gt;https://www.ncbi.nlm.nih.gov/pubmed/29708808&lt;/url&gt;&lt;/related-urls&gt;&lt;/urls&gt;&lt;electronic-resource-num&gt;10.1200/JCO.2018.78.9867&lt;/electronic-resource-num&gt;&lt;/record&gt;&lt;/Cite&gt;&lt;/EndNote&gt;</w:instrText>
            </w:r>
            <w:r w:rsidRPr="00D86D6A">
              <w:fldChar w:fldCharType="separate"/>
            </w:r>
            <w:r w:rsidRPr="00D86D6A">
              <w:rPr>
                <w:vertAlign w:val="superscript"/>
              </w:rPr>
              <w:t>11</w:t>
            </w:r>
            <w:r w:rsidRPr="00D86D6A">
              <w:fldChar w:fldCharType="end"/>
            </w:r>
            <w:r w:rsidRPr="00D86D6A">
              <w:t xml:space="preserve">. </w:t>
            </w:r>
            <w:r w:rsidR="004F4667">
              <w:rPr>
                <w:i/>
              </w:rPr>
              <w:t>NRAS/KRAS</w:t>
            </w:r>
            <w:r w:rsidR="004F4667">
              <w:t xml:space="preserve"> mutations have also been </w:t>
            </w:r>
            <w:r w:rsidR="004F4667" w:rsidRPr="004F4667">
              <w:rPr>
                <w:rFonts w:cs="Calibri"/>
              </w:rPr>
              <w:t xml:space="preserve">associated with inferior </w:t>
            </w:r>
            <w:r w:rsidR="004B683B">
              <w:rPr>
                <w:rFonts w:cs="Calibri"/>
              </w:rPr>
              <w:t>survival</w:t>
            </w:r>
            <w:r w:rsidR="00BB177E">
              <w:rPr>
                <w:rFonts w:cs="Calibri"/>
              </w:rPr>
              <w:t xml:space="preserve"> in both primary and secondary myelofibrosis</w:t>
            </w:r>
            <w:r w:rsidR="00BB177E">
              <w:rPr>
                <w:rFonts w:cs="Calibri"/>
              </w:rPr>
              <w:fldChar w:fldCharType="begin">
                <w:fldData xml:space="preserve">PEVuZE5vdGU+PENpdGU+PEF1dGhvcj5TYW50b3M8L0F1dGhvcj48WWVhcj4yMDIwPC9ZZWFyPjxS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</w:fldData>
              </w:fldChar>
            </w:r>
            <w:r w:rsidR="00BB177E">
              <w:rPr>
                <w:rFonts w:cs="Calibri"/>
              </w:rPr>
              <w:instrText xml:space="preserve"> ADDIN EN.CITE </w:instrText>
            </w:r>
            <w:r w:rsidR="00BB177E">
              <w:rPr>
                <w:rFonts w:cs="Calibri"/>
              </w:rPr>
              <w:fldChar w:fldCharType="begin">
                <w:fldData xml:space="preserve">PEVuZE5vdGU+PENpdGU+PEF1dGhvcj5TYW50b3M8L0F1dGhvcj48WWVhcj4yMDIwPC9ZZWFyPjxS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</w:fldData>
              </w:fldChar>
            </w:r>
            <w:r w:rsidR="00BB177E">
              <w:rPr>
                <w:rFonts w:cs="Calibri"/>
              </w:rPr>
              <w:instrText xml:space="preserve"> ADDIN EN.CITE.DATA </w:instrText>
            </w:r>
            <w:r w:rsidR="00BB177E">
              <w:rPr>
                <w:rFonts w:cs="Calibri"/>
              </w:rPr>
            </w:r>
            <w:r w:rsidR="00BB177E">
              <w:rPr>
                <w:rFonts w:cs="Calibri"/>
              </w:rPr>
              <w:fldChar w:fldCharType="end"/>
            </w:r>
            <w:r w:rsidR="00BB177E">
              <w:rPr>
                <w:rFonts w:cs="Calibri"/>
              </w:rPr>
            </w:r>
            <w:r w:rsidR="00BB177E">
              <w:rPr>
                <w:rFonts w:cs="Calibri"/>
              </w:rPr>
              <w:fldChar w:fldCharType="separate"/>
            </w:r>
            <w:r w:rsidR="00BB177E" w:rsidRPr="00BB177E">
              <w:rPr>
                <w:rFonts w:cs="Calibri"/>
                <w:vertAlign w:val="superscript"/>
              </w:rPr>
              <w:t>12,13</w:t>
            </w:r>
            <w:r w:rsidR="00BB177E">
              <w:rPr>
                <w:rFonts w:cs="Calibri"/>
              </w:rPr>
              <w:fldChar w:fldCharType="end"/>
            </w:r>
            <w:r w:rsidR="00BB177E">
              <w:rPr>
                <w:rFonts w:cs="Calibri"/>
              </w:rPr>
              <w:t>.</w:t>
            </w:r>
          </w:p>
          <w:p w:rsidR="00043DE3" w:rsidRPr="00D86D6A" w:rsidRDefault="00043DE3" w:rsidP="00A17D31">
            <w:pPr>
              <w:pStyle w:val="CLIN3BULLETPOINTS"/>
              <w:rPr>
                <w:rFonts w:eastAsia="Times New Roman" w:cs="Calibri"/>
                <w:szCs w:val="24"/>
              </w:rPr>
            </w:pPr>
            <w:r w:rsidRPr="00D86D6A">
              <w:rPr>
                <w:rFonts w:cs="Calibri"/>
              </w:rPr>
              <w:t>Integrated clinical-molecular prognostic scoring systems for MPNs that incorporate high risk molecular features include: MIPSS-PV (</w:t>
            </w:r>
            <w:r w:rsidRPr="00D86D6A">
              <w:rPr>
                <w:rFonts w:cs="Calibri"/>
                <w:i/>
              </w:rPr>
              <w:t>SRSF2</w:t>
            </w:r>
            <w:r w:rsidRPr="00D86D6A">
              <w:rPr>
                <w:rFonts w:cs="Calibri"/>
              </w:rPr>
              <w:t>)</w:t>
            </w:r>
            <w:r w:rsidRPr="00D86D6A">
              <w:rPr>
                <w:rFonts w:cs="Calibri"/>
              </w:rPr>
              <w:fldChar w:fldCharType="begin">
                <w:fldData xml:space="preserve">PEVuZE5vdGU+PENpdGU+PEF1dGhvcj5UZWZmZXJpPC9BdXRob3I+PFllYXI+MjAyMDwvWWVhcj48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</w:fldData>
              </w:fldChar>
            </w:r>
            <w:r w:rsidR="00BB177E">
              <w:rPr>
                <w:rFonts w:cs="Calibri"/>
              </w:rPr>
              <w:instrText xml:space="preserve"> ADDIN EN.CITE </w:instrText>
            </w:r>
            <w:r w:rsidR="00BB177E">
              <w:rPr>
                <w:rFonts w:cs="Calibri"/>
              </w:rPr>
              <w:fldChar w:fldCharType="begin">
                <w:fldData xml:space="preserve">PEVuZE5vdGU+PENpdGU+PEF1dGhvcj5UZWZmZXJpPC9BdXRob3I+PFllYXI+MjAyMDwvWWVhcj48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</w:fldData>
              </w:fldChar>
            </w:r>
            <w:r w:rsidR="00BB177E">
              <w:rPr>
                <w:rFonts w:cs="Calibri"/>
              </w:rPr>
              <w:instrText xml:space="preserve"> ADDIN EN.CITE.DATA </w:instrText>
            </w:r>
            <w:r w:rsidR="00BB177E">
              <w:rPr>
                <w:rFonts w:cs="Calibri"/>
              </w:rPr>
            </w:r>
            <w:r w:rsidR="00BB177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</w:r>
            <w:r w:rsidRPr="00D86D6A">
              <w:rPr>
                <w:rFonts w:cs="Calibri"/>
              </w:rPr>
              <w:fldChar w:fldCharType="separate"/>
            </w:r>
            <w:r w:rsidR="00BB177E" w:rsidRPr="00BB177E">
              <w:rPr>
                <w:rFonts w:cs="Calibri"/>
                <w:vertAlign w:val="superscript"/>
              </w:rPr>
              <w:t>14</w:t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, MIPSS-ET (</w:t>
            </w:r>
            <w:r w:rsidRPr="00D86D6A">
              <w:rPr>
                <w:rFonts w:cs="Calibri"/>
                <w:i/>
              </w:rPr>
              <w:t>SF3B1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SRSF2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U2AF1</w:t>
            </w:r>
            <w:r w:rsidRPr="00D86D6A">
              <w:rPr>
                <w:rFonts w:cs="Calibri"/>
              </w:rPr>
              <w:t xml:space="preserve"> and </w:t>
            </w:r>
            <w:r w:rsidRPr="00D86D6A">
              <w:rPr>
                <w:rFonts w:cs="Calibri"/>
                <w:i/>
              </w:rPr>
              <w:t>TP53</w:t>
            </w:r>
            <w:r w:rsidRPr="00D86D6A">
              <w:rPr>
                <w:rFonts w:cs="Calibri"/>
              </w:rPr>
              <w:t>)</w:t>
            </w:r>
            <w:r w:rsidRPr="00D86D6A">
              <w:rPr>
                <w:rFonts w:cs="Calibri"/>
              </w:rPr>
              <w:fldChar w:fldCharType="begin">
                <w:fldData xml:space="preserve">PEVuZE5vdGU+PENpdGU+PEF1dGhvcj5UZWZmZXJpPC9BdXRob3I+PFllYXI+MjAyMDwvWWVhcj48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</w:fldData>
              </w:fldChar>
            </w:r>
            <w:r w:rsidR="00BB177E">
              <w:rPr>
                <w:rFonts w:cs="Calibri"/>
              </w:rPr>
              <w:instrText xml:space="preserve"> ADDIN EN.CITE </w:instrText>
            </w:r>
            <w:r w:rsidR="00BB177E">
              <w:rPr>
                <w:rFonts w:cs="Calibri"/>
              </w:rPr>
              <w:fldChar w:fldCharType="begin">
                <w:fldData xml:space="preserve">PEVuZE5vdGU+PENpdGU+PEF1dGhvcj5UZWZmZXJpPC9BdXRob3I+PFllYXI+MjAyMDwvWWVhcj48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</w:fldData>
              </w:fldChar>
            </w:r>
            <w:r w:rsidR="00BB177E">
              <w:rPr>
                <w:rFonts w:cs="Calibri"/>
              </w:rPr>
              <w:instrText xml:space="preserve"> ADDIN EN.CITE.DATA </w:instrText>
            </w:r>
            <w:r w:rsidR="00BB177E">
              <w:rPr>
                <w:rFonts w:cs="Calibri"/>
              </w:rPr>
            </w:r>
            <w:r w:rsidR="00BB177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</w:r>
            <w:r w:rsidRPr="00D86D6A">
              <w:rPr>
                <w:rFonts w:cs="Calibri"/>
              </w:rPr>
              <w:fldChar w:fldCharType="separate"/>
            </w:r>
            <w:r w:rsidR="00BB177E" w:rsidRPr="00BB177E">
              <w:rPr>
                <w:rFonts w:cs="Calibri"/>
                <w:vertAlign w:val="superscript"/>
              </w:rPr>
              <w:t>14</w:t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, MYSEC-PM for post-PV/ET MF (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-unmutated)</w:t>
            </w:r>
            <w:r w:rsidRPr="00D86D6A">
              <w:rPr>
                <w:rFonts w:cs="Calibri"/>
              </w:rPr>
              <w:fldChar w:fldCharType="begin">
                <w:fldData xml:space="preserve">PEVuZE5vdGU+PENpdGU+PEF1dGhvcj5QYXNzYW1vbnRpPC9BdXRob3I+PFllYXI+MjAxNzwvWWVh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</w:fldData>
              </w:fldChar>
            </w:r>
            <w:r w:rsidR="00BB177E">
              <w:rPr>
                <w:rFonts w:cs="Calibri"/>
              </w:rPr>
              <w:instrText xml:space="preserve"> ADDIN EN.CITE </w:instrText>
            </w:r>
            <w:r w:rsidR="00BB177E">
              <w:rPr>
                <w:rFonts w:cs="Calibri"/>
              </w:rPr>
              <w:fldChar w:fldCharType="begin">
                <w:fldData xml:space="preserve">PEVuZE5vdGU+PENpdGU+PEF1dGhvcj5QYXNzYW1vbnRpPC9BdXRob3I+PFllYXI+MjAxNzwvWWVh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</w:fldData>
              </w:fldChar>
            </w:r>
            <w:r w:rsidR="00BB177E">
              <w:rPr>
                <w:rFonts w:cs="Calibri"/>
              </w:rPr>
              <w:instrText xml:space="preserve"> ADDIN EN.CITE.DATA </w:instrText>
            </w:r>
            <w:r w:rsidR="00BB177E">
              <w:rPr>
                <w:rFonts w:cs="Calibri"/>
              </w:rPr>
            </w:r>
            <w:r w:rsidR="00BB177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</w:r>
            <w:r w:rsidRPr="00D86D6A">
              <w:rPr>
                <w:rFonts w:cs="Calibri"/>
              </w:rPr>
              <w:fldChar w:fldCharType="separate"/>
            </w:r>
            <w:r w:rsidR="00BB177E" w:rsidRPr="00BB177E">
              <w:rPr>
                <w:rFonts w:cs="Calibri"/>
                <w:vertAlign w:val="superscript"/>
              </w:rPr>
              <w:t>15</w:t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, Myelofibrosis Transplant Scoring System (MTSS) for both primary and post-PV/ET MF (non-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driver mutation and </w:t>
            </w:r>
            <w:r w:rsidRPr="00D86D6A">
              <w:rPr>
                <w:rFonts w:cs="Calibri"/>
                <w:i/>
              </w:rPr>
              <w:t>ASXL1</w:t>
            </w:r>
            <w:r w:rsidRPr="00D86D6A">
              <w:rPr>
                <w:rFonts w:cs="Calibri"/>
              </w:rPr>
              <w:t xml:space="preserve"> mutation)</w:t>
            </w:r>
            <w:r w:rsidRPr="00D86D6A">
              <w:rPr>
                <w:rFonts w:cs="Calibri"/>
              </w:rPr>
              <w:fldChar w:fldCharType="begin">
                <w:fldData xml:space="preserve">PEVuZE5vdGU+PENpdGU+PEF1dGhvcj5HYWdlbG1hbm48L0F1dGhvcj48WWVhcj4yMDE5PC9ZZWFy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</w:fldData>
              </w:fldChar>
            </w:r>
            <w:r w:rsidR="00BB177E">
              <w:rPr>
                <w:rFonts w:cs="Calibri"/>
              </w:rPr>
              <w:instrText xml:space="preserve"> ADDIN EN.CITE </w:instrText>
            </w:r>
            <w:r w:rsidR="00BB177E">
              <w:rPr>
                <w:rFonts w:cs="Calibri"/>
              </w:rPr>
              <w:fldChar w:fldCharType="begin">
                <w:fldData xml:space="preserve">PEVuZE5vdGU+PENpdGU+PEF1dGhvcj5HYWdlbG1hbm48L0F1dGhvcj48WWVhcj4yMDE5PC9ZZWFy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</w:fldData>
              </w:fldChar>
            </w:r>
            <w:r w:rsidR="00BB177E">
              <w:rPr>
                <w:rFonts w:cs="Calibri"/>
              </w:rPr>
              <w:instrText xml:space="preserve"> ADDIN EN.CITE.DATA </w:instrText>
            </w:r>
            <w:r w:rsidR="00BB177E">
              <w:rPr>
                <w:rFonts w:cs="Calibri"/>
              </w:rPr>
            </w:r>
            <w:r w:rsidR="00BB177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</w:r>
            <w:r w:rsidRPr="00D86D6A">
              <w:rPr>
                <w:rFonts w:cs="Calibri"/>
              </w:rPr>
              <w:fldChar w:fldCharType="separate"/>
            </w:r>
            <w:r w:rsidR="00BB177E" w:rsidRPr="00BB177E">
              <w:rPr>
                <w:rFonts w:cs="Calibri"/>
                <w:vertAlign w:val="superscript"/>
              </w:rPr>
              <w:t>16</w:t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, and the MPN personalised risk model</w:t>
            </w:r>
            <w:r w:rsidRPr="00D86D6A">
              <w:rPr>
                <w:rFonts w:cs="Calibri"/>
              </w:rPr>
              <w:fldChar w:fldCharType="begin">
                <w:fldData xml:space="preserve">PEVuZE5vdGU+PENpdGU+PEF1dGhvcj5HcmluZmVsZDwvQXV0aG9yPjxZZWFyPjIwMTg8L1llYXI+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</w:fldData>
              </w:fldChar>
            </w:r>
            <w:r w:rsidR="00BB177E">
              <w:rPr>
                <w:rFonts w:cs="Calibri"/>
              </w:rPr>
              <w:instrText xml:space="preserve"> ADDIN EN.CITE </w:instrText>
            </w:r>
            <w:r w:rsidR="00BB177E">
              <w:rPr>
                <w:rFonts w:cs="Calibri"/>
              </w:rPr>
              <w:fldChar w:fldCharType="begin">
                <w:fldData xml:space="preserve">PEVuZE5vdGU+PENpdGU+PEF1dGhvcj5HcmluZmVsZDwvQXV0aG9yPjxZZWFyPjIwMTg8L1llYXI+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</w:fldData>
              </w:fldChar>
            </w:r>
            <w:r w:rsidR="00BB177E">
              <w:rPr>
                <w:rFonts w:cs="Calibri"/>
              </w:rPr>
              <w:instrText xml:space="preserve"> ADDIN EN.CITE.DATA </w:instrText>
            </w:r>
            <w:r w:rsidR="00BB177E">
              <w:rPr>
                <w:rFonts w:cs="Calibri"/>
              </w:rPr>
            </w:r>
            <w:r w:rsidR="00BB177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</w:r>
            <w:r w:rsidRPr="00D86D6A">
              <w:rPr>
                <w:rFonts w:cs="Calibri"/>
              </w:rPr>
              <w:fldChar w:fldCharType="separate"/>
            </w:r>
            <w:r w:rsidR="00BB177E" w:rsidRPr="00BB177E">
              <w:rPr>
                <w:rFonts w:cs="Calibri"/>
                <w:vertAlign w:val="superscript"/>
              </w:rPr>
              <w:t>4</w:t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:rsidR="00043DE3" w:rsidRPr="00D86D6A" w:rsidRDefault="00043DE3" w:rsidP="00043DE3">
            <w:pPr>
              <w:pStyle w:val="CLIN2SUBHEADINGS"/>
              <w:rPr>
                <w:rFonts w:eastAsia="Times New Roman" w:cs="Calibri"/>
                <w:color w:val="auto"/>
                <w:szCs w:val="24"/>
              </w:rPr>
            </w:pPr>
            <w:r w:rsidRPr="00D86D6A">
              <w:rPr>
                <w:rFonts w:cs="Calibri"/>
              </w:rPr>
              <w:t>Biomarkers of response to therapy</w:t>
            </w:r>
          </w:p>
          <w:p w:rsidR="00043DE3" w:rsidRPr="00D86D6A" w:rsidRDefault="00043DE3" w:rsidP="00A17D31">
            <w:pPr>
              <w:pStyle w:val="CLIN3BULLETPOINTS"/>
              <w:rPr>
                <w:rFonts w:eastAsia="Times New Roman" w:cs="Calibri"/>
                <w:szCs w:val="24"/>
              </w:rPr>
            </w:pPr>
            <w:r w:rsidRPr="00D86D6A">
              <w:rPr>
                <w:rFonts w:cs="Calibri"/>
              </w:rPr>
              <w:t>Ruxolit</w:t>
            </w:r>
            <w:r w:rsidR="004A0512" w:rsidRPr="00D86D6A">
              <w:rPr>
                <w:rFonts w:cs="Calibri"/>
              </w:rPr>
              <w:t xml:space="preserve">inib and other JAK inhibitors </w:t>
            </w:r>
            <w:r w:rsidR="003611E2" w:rsidRPr="00D86D6A">
              <w:rPr>
                <w:rFonts w:cs="Calibri"/>
              </w:rPr>
              <w:t>may be</w:t>
            </w:r>
            <w:r w:rsidRPr="00D86D6A">
              <w:rPr>
                <w:rFonts w:cs="Calibri"/>
              </w:rPr>
              <w:t xml:space="preserve"> effective in PMF and post-PV/ET MF regardless of </w:t>
            </w:r>
            <w:r w:rsidRPr="00D86D6A">
              <w:rPr>
                <w:rFonts w:cs="Calibri"/>
                <w:i/>
              </w:rPr>
              <w:t xml:space="preserve">JAK2 </w:t>
            </w:r>
            <w:r w:rsidRPr="00D86D6A">
              <w:rPr>
                <w:rFonts w:cs="Calibri"/>
              </w:rPr>
              <w:t>mutation status</w:t>
            </w:r>
            <w:r w:rsidRPr="00D86D6A">
              <w:rPr>
                <w:rFonts w:cs="Calibri"/>
              </w:rPr>
              <w:fldChar w:fldCharType="begin"/>
            </w:r>
            <w:r w:rsidR="00BB177E">
              <w:rPr>
                <w:rFonts w:cs="Calibri"/>
              </w:rPr>
              <w:instrText xml:space="preserve"> ADDIN EN.CITE &lt;EndNote&gt;&lt;Cite&gt;&lt;Author&gt;Harrison&lt;/Author&gt;&lt;Year&gt;2012&lt;/Year&gt;&lt;RecNum&gt;3264&lt;/RecNum&gt;&lt;DisplayText&gt;&lt;style face="superscript"&gt;17&lt;/style&gt;&lt;/DisplayText&gt;&lt;record&gt;&lt;rec-number&gt;3264&lt;/rec-number&gt;&lt;foreign-keys&gt;&lt;key app="EN" db-id="5wep2s5sfw2et6evrtzp092brtz2s0d20svw" timestamp="1633047960" guid="776dff05-76bb-40df-86a3-56a72c8f505b"&gt;3264&lt;/key&gt;&lt;/foreign-keys&gt;&lt;ref-type name="Journal Article"&gt;17&lt;/ref-type&gt;&lt;contributors&gt;&lt;authors&gt;&lt;author&gt;Harrison, Claire&lt;/author&gt;&lt;author&gt;Kiladjian, Jean-Jacques&lt;/author&gt;&lt;author&gt;Al-Ali, Haifa Kathrin&lt;/author&gt;&lt;author&gt;Gisslinger, Heinz&lt;/author&gt;&lt;author&gt;Waltzman, Roger&lt;/author&gt;&lt;author&gt;Stalbovskaya, Viktoriya&lt;/author&gt;&lt;author&gt;McQuitty, Mari&lt;/author&gt;&lt;author&gt;Hunter, Deborah S.&lt;/author&gt;&lt;author&gt;Levy, Richard&lt;/author&gt;&lt;author&gt;Knoops, Laurent&lt;/author&gt;&lt;author&gt;Cervantes, Francisco&lt;/author&gt;&lt;author&gt;Vannucchi, Alessandro M.&lt;/author&gt;&lt;author&gt;Barbui, Tiziano&lt;/author&gt;&lt;author&gt;Barosi, Giovanni&lt;/author&gt;&lt;/authors&gt;&lt;/contributors&gt;&lt;titles&gt;&lt;title&gt;JAK Inhibition with Ruxolitinib versus Best Available Therapy for Myelofibrosis&lt;/title&gt;&lt;secondary-title&gt;New England Journal of Medicine&lt;/secondary-title&gt;&lt;/titles&gt;&lt;periodical&gt;&lt;full-title&gt;New England Journal of Medicine&lt;/full-title&gt;&lt;/periodical&gt;&lt;pages&gt;787-798&lt;/pages&gt;&lt;volume&gt;366&lt;/volume&gt;&lt;number&gt;9&lt;/number&gt;&lt;dates&gt;&lt;year&gt;2012&lt;/year&gt;&lt;/dates&gt;&lt;accession-num&gt;22375970&lt;/accession-num&gt;&lt;urls&gt;&lt;related-urls&gt;&lt;url&gt;https://www.nejm.org/doi/full/10.1056/NEJMoa1110556&lt;/url&gt;&lt;/related-urls&gt;&lt;/urls&gt;&lt;electronic-resource-num&gt;10.1056/NEJMoa1110556&lt;/electronic-resource-num&gt;&lt;/record&gt;&lt;/Cite&gt;&lt;/EndNote&gt;</w:instrText>
            </w:r>
            <w:r w:rsidRPr="00D86D6A">
              <w:rPr>
                <w:rFonts w:cs="Calibri"/>
              </w:rPr>
              <w:fldChar w:fldCharType="separate"/>
            </w:r>
            <w:r w:rsidR="00BB177E" w:rsidRPr="00BB177E">
              <w:rPr>
                <w:rFonts w:cs="Calibri"/>
                <w:vertAlign w:val="superscript"/>
              </w:rPr>
              <w:t>17</w:t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Treatment with interferon alpha in patients with MPN </w:t>
            </w:r>
            <w:r w:rsidR="00453F3B" w:rsidRPr="00D86D6A">
              <w:rPr>
                <w:rFonts w:cs="Calibri"/>
              </w:rPr>
              <w:t>may</w:t>
            </w:r>
            <w:r w:rsidRPr="00D86D6A">
              <w:rPr>
                <w:rFonts w:cs="Calibri"/>
              </w:rPr>
              <w:t xml:space="preserve"> induce a reduction in mutant allele burden (including complete molecular remission) in a subset of patients</w:t>
            </w:r>
            <w:r w:rsidRPr="00D86D6A">
              <w:rPr>
                <w:rFonts w:cs="Calibri"/>
              </w:rPr>
              <w:fldChar w:fldCharType="begin"/>
            </w:r>
            <w:r w:rsidR="00BB177E">
              <w:rPr>
                <w:rFonts w:cs="Calibri"/>
              </w:rPr>
              <w:instrText xml:space="preserve"> ADDIN EN.CITE &lt;EndNote&gt;&lt;Cite&gt;&lt;Author&gt;Yoon&lt;/Author&gt;&lt;Year&gt;2021&lt;/Year&gt;&lt;RecNum&gt;5126&lt;/RecNum&gt;&lt;DisplayText&gt;&lt;style face="superscript"&gt;18&lt;/style&gt;&lt;/DisplayText&gt;&lt;record&gt;&lt;rec-number&gt;5126&lt;/rec-number&gt;&lt;foreign-keys&gt;&lt;key app="EN" db-id="x2ff5xxepw5ftsep95jvrtxd9pef29zdze92" timestamp="1633581131"&gt;5126&lt;/key&gt;&lt;/foreign-keys&gt;&lt;ref-type name="Journal Article"&gt;17&lt;/ref-type&gt;&lt;contributors&gt;&lt;authors&gt;&lt;author&gt;Yoon, S. Y.&lt;/author&gt;&lt;author&gt;Won, J. H.&lt;/author&gt;&lt;/authors&gt;&lt;/contributors&gt;&lt;auth-address&gt;Division of Hematology &amp;amp; Medical Oncology, Department of Internal Medicine, Soonchunhyang University Seoul Hospital, Seoul, Korea.&lt;/auth-address&gt;&lt;titles&gt;&lt;title&gt;The clinical role of interferon alpha in Philadelphia-negative myeloproliferative neoplasms&lt;/title&gt;&lt;secondary-title&gt;Blood Res&lt;/secondary-title&gt;&lt;/titles&gt;&lt;periodical&gt;&lt;full-title&gt;Blood Res&lt;/full-title&gt;&lt;/periodical&gt;&lt;pages&gt;S44-S50&lt;/pages&gt;&lt;volume&gt;56&lt;/volume&gt;&lt;number&gt;S1&lt;/number&gt;&lt;keywords&gt;&lt;keyword&gt;Interferon alpha&lt;/keyword&gt;&lt;keyword&gt;Myeloproliferative disorder&lt;/keyword&gt;&lt;keyword&gt;Therapy&lt;/keyword&gt;&lt;/keywords&gt;&lt;dates&gt;&lt;year&gt;2021&lt;/year&gt;&lt;pub-dates&gt;&lt;date&gt;Apr 30&lt;/date&gt;&lt;/pub-dates&gt;&lt;/dates&gt;&lt;isbn&gt;2287-979X (Print)&amp;#xD;2287-979X (Linking)&lt;/isbn&gt;&lt;accession-num&gt;33935035&lt;/accession-num&gt;&lt;urls&gt;&lt;related-urls&gt;&lt;url&gt;http://www.ncbi.nlm.nih.gov/pubmed/33935035&lt;/url&gt;&lt;/related-urls&gt;&lt;/urls&gt;&lt;custom2&gt;PMC8093996&lt;/custom2&gt;&lt;electronic-resource-num&gt;10.5045/br.2021.2020334&lt;/electronic-resource-num&gt;&lt;/record&gt;&lt;/Cite&gt;&lt;/EndNote&gt;</w:instrText>
            </w:r>
            <w:r w:rsidRPr="00D86D6A">
              <w:rPr>
                <w:rFonts w:cs="Calibri"/>
              </w:rPr>
              <w:fldChar w:fldCharType="separate"/>
            </w:r>
            <w:r w:rsidR="00BB177E" w:rsidRPr="00BB177E">
              <w:rPr>
                <w:rFonts w:cs="Calibri"/>
                <w:vertAlign w:val="superscript"/>
              </w:rPr>
              <w:t>18</w:t>
            </w:r>
            <w:r w:rsidRPr="00D86D6A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 xml:space="preserve">. </w:t>
            </w:r>
          </w:p>
          <w:p w:rsidR="00043DE3" w:rsidRPr="00D86D6A" w:rsidRDefault="00043DE3" w:rsidP="00043DE3">
            <w:pPr>
              <w:pStyle w:val="CLIN2SUBHEADINGS"/>
              <w:rPr>
                <w:rFonts w:cs="Calibri"/>
              </w:rPr>
            </w:pPr>
            <w:r w:rsidRPr="00D86D6A">
              <w:rPr>
                <w:rFonts w:cs="Calibri"/>
              </w:rPr>
              <w:t>References</w:t>
            </w:r>
          </w:p>
          <w:p w:rsidR="00043DE3" w:rsidRPr="00D86D6A" w:rsidRDefault="00043DE3" w:rsidP="00CC36FD">
            <w:pPr>
              <w:pStyle w:val="CLIN4"/>
            </w:pPr>
            <w:r w:rsidRPr="00D86D6A">
              <w:fldChar w:fldCharType="begin"/>
            </w:r>
            <w:r w:rsidRPr="00D86D6A">
              <w:instrText xml:space="preserve"> ADDIN EN.REFLIST </w:instrText>
            </w:r>
            <w:r w:rsidRPr="00D86D6A">
              <w:fldChar w:fldCharType="separate"/>
            </w:r>
            <w:r w:rsidR="00D44C2E" w:rsidRPr="00D44C2E">
              <w:rPr>
                <w:b/>
              </w:rPr>
              <w:t>1.</w:t>
            </w:r>
            <w:r w:rsidR="00D44C2E" w:rsidRPr="00D44C2E">
              <w:t xml:space="preserve"> Scott LM. The JAK2 exon 12 mutations: a comprehensive review. </w:t>
            </w:r>
            <w:r w:rsidR="00D44C2E" w:rsidRPr="00D44C2E">
              <w:rPr>
                <w:i/>
              </w:rPr>
              <w:t>Am J Hematol</w:t>
            </w:r>
            <w:r w:rsidR="00D44C2E" w:rsidRPr="00D44C2E">
              <w:t xml:space="preserve"> 2011; </w:t>
            </w:r>
            <w:r w:rsidR="00D44C2E" w:rsidRPr="00D44C2E">
              <w:rPr>
                <w:b/>
              </w:rPr>
              <w:t>86</w:t>
            </w:r>
            <w:r w:rsidR="00D44C2E" w:rsidRPr="00D44C2E">
              <w:t xml:space="preserve">(8): 668-76.  </w:t>
            </w:r>
            <w:r w:rsidR="00D44C2E" w:rsidRPr="00D44C2E">
              <w:rPr>
                <w:b/>
              </w:rPr>
              <w:t>2.</w:t>
            </w:r>
            <w:r w:rsidR="00D44C2E" w:rsidRPr="00D44C2E">
              <w:t xml:space="preserve"> Mora B, et al. Platelet count predicts driver mutations' co-occurrence in low JAK2 mutated essential thrombocythemia and myelofibrosis. </w:t>
            </w:r>
            <w:r w:rsidR="00D44C2E" w:rsidRPr="00D44C2E">
              <w:rPr>
                <w:i/>
              </w:rPr>
              <w:t>Leukemia</w:t>
            </w:r>
            <w:r w:rsidR="00D44C2E" w:rsidRPr="00D44C2E">
              <w:t xml:space="preserve"> 2021; </w:t>
            </w:r>
            <w:r w:rsidR="00D44C2E" w:rsidRPr="00D44C2E">
              <w:rPr>
                <w:b/>
              </w:rPr>
              <w:t>35</w:t>
            </w:r>
            <w:r w:rsidR="00D44C2E" w:rsidRPr="00D44C2E">
              <w:t xml:space="preserve">(5): 1490-3.  </w:t>
            </w:r>
            <w:r w:rsidR="00D44C2E" w:rsidRPr="00D44C2E">
              <w:rPr>
                <w:b/>
              </w:rPr>
              <w:t>3.</w:t>
            </w:r>
            <w:r w:rsidR="00D44C2E" w:rsidRPr="00D44C2E">
              <w:t xml:space="preserve"> Wang L, et al. Acquired uniparental disomy of chromosome 9p in hematologic malignancies. </w:t>
            </w:r>
            <w:r w:rsidR="00D44C2E" w:rsidRPr="00D44C2E">
              <w:rPr>
                <w:i/>
              </w:rPr>
              <w:t>Exp Hematol</w:t>
            </w:r>
            <w:r w:rsidR="00D44C2E" w:rsidRPr="00D44C2E">
              <w:t xml:space="preserve"> 2016; </w:t>
            </w:r>
            <w:r w:rsidR="00D44C2E" w:rsidRPr="00D44C2E">
              <w:rPr>
                <w:b/>
              </w:rPr>
              <w:t>44</w:t>
            </w:r>
            <w:r w:rsidR="00D44C2E" w:rsidRPr="00D44C2E">
              <w:t xml:space="preserve">(8): 644-52.  </w:t>
            </w:r>
            <w:r w:rsidR="00D44C2E" w:rsidRPr="00D44C2E">
              <w:rPr>
                <w:b/>
              </w:rPr>
              <w:t>4.</w:t>
            </w:r>
            <w:r w:rsidR="00D44C2E" w:rsidRPr="00D44C2E">
              <w:t xml:space="preserve"> Grinfeld J, et al. Classification and Personalized Prognosis in Myeloproliferative Neoplasms. </w:t>
            </w:r>
            <w:r w:rsidR="00D44C2E" w:rsidRPr="00D44C2E">
              <w:rPr>
                <w:i/>
              </w:rPr>
              <w:t>N Engl J Med</w:t>
            </w:r>
            <w:r w:rsidR="00D44C2E" w:rsidRPr="00D44C2E">
              <w:t xml:space="preserve"> 2018; </w:t>
            </w:r>
            <w:r w:rsidR="00D44C2E" w:rsidRPr="00D44C2E">
              <w:rPr>
                <w:b/>
              </w:rPr>
              <w:t>379</w:t>
            </w:r>
            <w:r w:rsidR="00D44C2E" w:rsidRPr="00D44C2E">
              <w:t xml:space="preserve">(15): 1416-30.  </w:t>
            </w:r>
            <w:r w:rsidR="00D44C2E" w:rsidRPr="00D44C2E">
              <w:rPr>
                <w:b/>
              </w:rPr>
              <w:t>5.</w:t>
            </w:r>
            <w:r w:rsidR="00D44C2E" w:rsidRPr="00D44C2E">
              <w:t xml:space="preserve"> Pich A, et al. JAK2V617F activating mutation is associated with the myeloproliferative type of chronic myelomonocytic leukaemia. </w:t>
            </w:r>
            <w:r w:rsidR="00D44C2E" w:rsidRPr="00D44C2E">
              <w:rPr>
                <w:i/>
              </w:rPr>
              <w:t>J Clin Pathol</w:t>
            </w:r>
            <w:r w:rsidR="00D44C2E" w:rsidRPr="00D44C2E">
              <w:t xml:space="preserve"> 2009; </w:t>
            </w:r>
            <w:r w:rsidR="00D44C2E" w:rsidRPr="00D44C2E">
              <w:rPr>
                <w:b/>
              </w:rPr>
              <w:t>62</w:t>
            </w:r>
            <w:r w:rsidR="00D44C2E" w:rsidRPr="00D44C2E">
              <w:t xml:space="preserve">(9): 798-801.  </w:t>
            </w:r>
            <w:r w:rsidR="00D44C2E" w:rsidRPr="00D44C2E">
              <w:rPr>
                <w:b/>
              </w:rPr>
              <w:t>6.</w:t>
            </w:r>
            <w:r w:rsidR="00D44C2E" w:rsidRPr="00D44C2E">
              <w:t xml:space="preserve"> Swerdlow SH CE, Harris NL, Jaffe ES, Pileri SA, Stein H, Thiele J, editor. WHO Classification of </w:t>
            </w:r>
            <w:r w:rsidR="00D44C2E" w:rsidRPr="00EA3169">
              <w:t>Tumours</w:t>
            </w:r>
            <w:r w:rsidR="00D44C2E" w:rsidRPr="00D44C2E">
              <w:t xml:space="preserve"> of Haematopoietic and Lymphoid Tissues (revised 4th edition). Lyon: IARC; 2017.  </w:t>
            </w:r>
            <w:r w:rsidR="00D44C2E" w:rsidRPr="00D44C2E">
              <w:rPr>
                <w:b/>
              </w:rPr>
              <w:t>7.</w:t>
            </w:r>
            <w:r w:rsidR="00D44C2E" w:rsidRPr="00D44C2E">
              <w:t xml:space="preserve"> Stein BL, et al. Disruption of the ASXL1 gene is frequent in primary, post-essential thrombocytosis and post-</w:t>
            </w:r>
            <w:r w:rsidR="00D44C2E" w:rsidRPr="00EA3169">
              <w:t>polycythemia</w:t>
            </w:r>
            <w:r w:rsidR="00D44C2E" w:rsidRPr="00D44C2E">
              <w:t xml:space="preserve"> vera myelofibrosis, but not essential thrombocytosis or polycythemia vera: analysis of molecular genetics and clinical phenotypes. </w:t>
            </w:r>
            <w:r w:rsidR="00D44C2E" w:rsidRPr="00D44C2E">
              <w:rPr>
                <w:i/>
              </w:rPr>
              <w:t>Haematologica</w:t>
            </w:r>
            <w:r w:rsidR="00D44C2E" w:rsidRPr="00D44C2E">
              <w:t xml:space="preserve"> 2011; </w:t>
            </w:r>
            <w:r w:rsidR="00D44C2E" w:rsidRPr="00D44C2E">
              <w:rPr>
                <w:b/>
              </w:rPr>
              <w:t>96</w:t>
            </w:r>
            <w:r w:rsidR="00D44C2E" w:rsidRPr="00D44C2E">
              <w:t xml:space="preserve">(10): 1462-9.  </w:t>
            </w:r>
            <w:r w:rsidR="00D44C2E" w:rsidRPr="00D44C2E">
              <w:rPr>
                <w:b/>
              </w:rPr>
              <w:t>8.</w:t>
            </w:r>
            <w:r w:rsidR="00D44C2E" w:rsidRPr="00D44C2E">
              <w:t xml:space="preserve"> Tefferi A, et al. IDH1 and IDH2 mutation studies in 1473 patients with chronic-, fibrotic- or blast-phase essential thrombocythemia, polycythemia vera or myelofibrosis. </w:t>
            </w:r>
            <w:r w:rsidR="00D44C2E" w:rsidRPr="00D44C2E">
              <w:rPr>
                <w:i/>
              </w:rPr>
              <w:t>Leukemia</w:t>
            </w:r>
            <w:r w:rsidR="00D44C2E" w:rsidRPr="00D44C2E">
              <w:t xml:space="preserve"> 2010; </w:t>
            </w:r>
            <w:r w:rsidR="00D44C2E" w:rsidRPr="00D44C2E">
              <w:rPr>
                <w:b/>
              </w:rPr>
              <w:t>24</w:t>
            </w:r>
            <w:r w:rsidR="00D44C2E" w:rsidRPr="00D44C2E">
              <w:t xml:space="preserve">(7): 1302-9.  </w:t>
            </w:r>
            <w:r w:rsidR="00D44C2E" w:rsidRPr="00D44C2E">
              <w:rPr>
                <w:b/>
              </w:rPr>
              <w:t>9.</w:t>
            </w:r>
            <w:r w:rsidR="00D44C2E" w:rsidRPr="00D44C2E">
              <w:t xml:space="preserve"> Maslah N, et al. The role of LNK/SH2B3 genetic alterations in myeloproliferative neoplasms and other hematological disorders. </w:t>
            </w:r>
            <w:r w:rsidR="00D44C2E" w:rsidRPr="00D44C2E">
              <w:rPr>
                <w:i/>
              </w:rPr>
              <w:t>Leuk</w:t>
            </w:r>
            <w:bookmarkStart w:id="0" w:name="_GoBack"/>
            <w:bookmarkEnd w:id="0"/>
            <w:r w:rsidR="00D44C2E" w:rsidRPr="00D44C2E">
              <w:rPr>
                <w:i/>
              </w:rPr>
              <w:t>emia</w:t>
            </w:r>
            <w:r w:rsidR="00D44C2E" w:rsidRPr="00D44C2E">
              <w:t xml:space="preserve"> 2017; </w:t>
            </w:r>
            <w:r w:rsidR="00D44C2E" w:rsidRPr="00D44C2E">
              <w:rPr>
                <w:b/>
              </w:rPr>
              <w:t>31</w:t>
            </w:r>
            <w:r w:rsidR="00D44C2E" w:rsidRPr="00D44C2E">
              <w:t xml:space="preserve">(8): 1661-70.  </w:t>
            </w:r>
            <w:r w:rsidR="00D44C2E" w:rsidRPr="00D44C2E">
              <w:rPr>
                <w:b/>
              </w:rPr>
              <w:t>10.</w:t>
            </w:r>
            <w:r w:rsidR="00D44C2E" w:rsidRPr="00D44C2E">
              <w:t xml:space="preserve"> Rumi E, et al. Clinical effect of driver mutations of JAK2, CALR, or MPL in primary myelofibrosis. </w:t>
            </w:r>
            <w:r w:rsidR="00D44C2E" w:rsidRPr="00D44C2E">
              <w:rPr>
                <w:i/>
              </w:rPr>
              <w:t>Blood</w:t>
            </w:r>
            <w:r w:rsidR="00D44C2E" w:rsidRPr="00D44C2E">
              <w:t xml:space="preserve"> 2014; </w:t>
            </w:r>
            <w:r w:rsidR="00D44C2E" w:rsidRPr="00D44C2E">
              <w:rPr>
                <w:b/>
              </w:rPr>
              <w:t>124</w:t>
            </w:r>
            <w:r w:rsidR="00D44C2E" w:rsidRPr="00D44C2E">
              <w:t xml:space="preserve">(7): 1062-9.  </w:t>
            </w:r>
            <w:r w:rsidR="00D44C2E" w:rsidRPr="00D44C2E">
              <w:rPr>
                <w:b/>
              </w:rPr>
              <w:t>11.</w:t>
            </w:r>
            <w:r w:rsidR="00D44C2E" w:rsidRPr="00D44C2E">
              <w:t xml:space="preserve"> Tefferi A, et al. MIPSS70+ Version 2.0: Mutation and Karyotype-Enhanced International Prognostic Scoring System for Primary Myelofibrosis. </w:t>
            </w:r>
            <w:r w:rsidR="00D44C2E" w:rsidRPr="00D44C2E">
              <w:rPr>
                <w:i/>
              </w:rPr>
              <w:t>J Clin Oncol</w:t>
            </w:r>
            <w:r w:rsidR="00D44C2E" w:rsidRPr="00D44C2E">
              <w:t xml:space="preserve"> 2018; </w:t>
            </w:r>
            <w:r w:rsidR="00D44C2E" w:rsidRPr="00D44C2E">
              <w:rPr>
                <w:b/>
              </w:rPr>
              <w:t>36</w:t>
            </w:r>
            <w:r w:rsidR="00D44C2E" w:rsidRPr="00D44C2E">
              <w:t xml:space="preserve">(17): 1769-70.  </w:t>
            </w:r>
            <w:r w:rsidR="00D44C2E" w:rsidRPr="00D44C2E">
              <w:rPr>
                <w:b/>
              </w:rPr>
              <w:t>12.</w:t>
            </w:r>
            <w:r w:rsidR="00D44C2E" w:rsidRPr="00D44C2E">
              <w:t xml:space="preserve"> Santos FPS, et al. Prognostic impact of RAS-pathway mutations in patients with myelofibrosis. </w:t>
            </w:r>
            <w:r w:rsidR="00D44C2E" w:rsidRPr="00D44C2E">
              <w:rPr>
                <w:i/>
              </w:rPr>
              <w:t>Leukemia</w:t>
            </w:r>
            <w:r w:rsidR="00D44C2E" w:rsidRPr="00D44C2E">
              <w:t xml:space="preserve"> 2020; </w:t>
            </w:r>
            <w:r w:rsidR="00D44C2E" w:rsidRPr="00D44C2E">
              <w:rPr>
                <w:b/>
              </w:rPr>
              <w:t>34</w:t>
            </w:r>
            <w:r w:rsidR="00D44C2E" w:rsidRPr="00D44C2E">
              <w:t xml:space="preserve">(3): 799-810.  </w:t>
            </w:r>
            <w:r w:rsidR="00D44C2E" w:rsidRPr="00D44C2E">
              <w:rPr>
                <w:b/>
              </w:rPr>
              <w:t>13.</w:t>
            </w:r>
            <w:r w:rsidR="00D44C2E" w:rsidRPr="00D44C2E">
              <w:t xml:space="preserve"> Coltro G, et al. RAS/CBL mutations predict resistance to JAK inhibitors in myelofibrosis and are associated with poor prognostic features. </w:t>
            </w:r>
            <w:r w:rsidR="00D44C2E" w:rsidRPr="00D44C2E">
              <w:rPr>
                <w:i/>
              </w:rPr>
              <w:t>Blood Adv</w:t>
            </w:r>
            <w:r w:rsidR="00D44C2E" w:rsidRPr="00D44C2E">
              <w:t xml:space="preserve"> 2020; </w:t>
            </w:r>
            <w:r w:rsidR="00D44C2E" w:rsidRPr="00D44C2E">
              <w:rPr>
                <w:b/>
              </w:rPr>
              <w:t>4</w:t>
            </w:r>
            <w:r w:rsidR="00D44C2E" w:rsidRPr="00D44C2E">
              <w:t xml:space="preserve">(15): 3677-87.  </w:t>
            </w:r>
            <w:r w:rsidR="00D44C2E" w:rsidRPr="00D44C2E">
              <w:rPr>
                <w:b/>
              </w:rPr>
              <w:t>14.</w:t>
            </w:r>
            <w:r w:rsidR="00D44C2E" w:rsidRPr="00D44C2E">
              <w:t xml:space="preserve"> Tefferi A, et al. Mutation-enhanced international prognostic systems for essential thrombocythaemia and polycythaemia vera. </w:t>
            </w:r>
            <w:r w:rsidR="00D44C2E" w:rsidRPr="00D44C2E">
              <w:rPr>
                <w:i/>
              </w:rPr>
              <w:t>Br J Haematol</w:t>
            </w:r>
            <w:r w:rsidR="00D44C2E" w:rsidRPr="00D44C2E">
              <w:t xml:space="preserve"> 2020; </w:t>
            </w:r>
            <w:r w:rsidR="00D44C2E" w:rsidRPr="00D44C2E">
              <w:rPr>
                <w:b/>
              </w:rPr>
              <w:t>189</w:t>
            </w:r>
            <w:r w:rsidR="00D44C2E" w:rsidRPr="00D44C2E">
              <w:t xml:space="preserve">(2): 291-302.  </w:t>
            </w:r>
            <w:r w:rsidR="00D44C2E" w:rsidRPr="00D44C2E">
              <w:rPr>
                <w:b/>
              </w:rPr>
              <w:t>15.</w:t>
            </w:r>
            <w:r w:rsidR="00D44C2E" w:rsidRPr="00D44C2E">
              <w:t xml:space="preserve"> Passamonti F, et al. A clinical-molecular prognostic model to predict survival in patients with post polycythemia vera and post essential thrombocythemia myelofibrosis. </w:t>
            </w:r>
            <w:r w:rsidR="00D44C2E" w:rsidRPr="00D44C2E">
              <w:rPr>
                <w:i/>
              </w:rPr>
              <w:t>Leukemia</w:t>
            </w:r>
            <w:r w:rsidR="00D44C2E" w:rsidRPr="00D44C2E">
              <w:t xml:space="preserve"> 2017; </w:t>
            </w:r>
            <w:r w:rsidR="00D44C2E" w:rsidRPr="00D44C2E">
              <w:rPr>
                <w:b/>
              </w:rPr>
              <w:t>31</w:t>
            </w:r>
            <w:r w:rsidR="00D44C2E" w:rsidRPr="00D44C2E">
              <w:t xml:space="preserve">(12): 2726-31.  </w:t>
            </w:r>
            <w:r w:rsidR="00D44C2E" w:rsidRPr="00D44C2E">
              <w:rPr>
                <w:b/>
              </w:rPr>
              <w:t>16.</w:t>
            </w:r>
            <w:r w:rsidR="00D44C2E" w:rsidRPr="00D44C2E">
              <w:t xml:space="preserve"> Gagelmann N, et al. Comprehensive clinical-molecular transplant scoring system for myelofibrosis undergoing stem cell transplantation. </w:t>
            </w:r>
            <w:r w:rsidR="00D44C2E" w:rsidRPr="00D44C2E">
              <w:rPr>
                <w:i/>
              </w:rPr>
              <w:t>Blood</w:t>
            </w:r>
            <w:r w:rsidR="00D44C2E" w:rsidRPr="00D44C2E">
              <w:t xml:space="preserve"> 2019; </w:t>
            </w:r>
            <w:r w:rsidR="00D44C2E" w:rsidRPr="00D44C2E">
              <w:rPr>
                <w:b/>
              </w:rPr>
              <w:t>133</w:t>
            </w:r>
            <w:r w:rsidR="00D44C2E" w:rsidRPr="00D44C2E">
              <w:t xml:space="preserve">(20): 2233-42.  </w:t>
            </w:r>
            <w:r w:rsidR="00D44C2E" w:rsidRPr="00D44C2E">
              <w:rPr>
                <w:b/>
              </w:rPr>
              <w:t>17.</w:t>
            </w:r>
            <w:r w:rsidR="00D44C2E" w:rsidRPr="00D44C2E">
              <w:t xml:space="preserve"> Harrison C, et al. JAK Inhibition with Ruxolitinib versus Best Available Therapy for Myelofibrosis. </w:t>
            </w:r>
            <w:r w:rsidR="00D44C2E" w:rsidRPr="00D44C2E">
              <w:rPr>
                <w:i/>
              </w:rPr>
              <w:t>N Engl J Med</w:t>
            </w:r>
            <w:r w:rsidR="00D44C2E" w:rsidRPr="00D44C2E">
              <w:t xml:space="preserve"> 2012; </w:t>
            </w:r>
            <w:r w:rsidR="00D44C2E" w:rsidRPr="00D44C2E">
              <w:rPr>
                <w:b/>
              </w:rPr>
              <w:t>366</w:t>
            </w:r>
            <w:r w:rsidR="00D44C2E" w:rsidRPr="00D44C2E">
              <w:t xml:space="preserve">(9): 787-98.  </w:t>
            </w:r>
            <w:r w:rsidR="00D44C2E" w:rsidRPr="00D44C2E">
              <w:rPr>
                <w:b/>
              </w:rPr>
              <w:t>18.</w:t>
            </w:r>
            <w:r w:rsidR="00D44C2E" w:rsidRPr="00D44C2E">
              <w:t xml:space="preserve"> Yoon SY, Won JH. The clinical role of interferon alpha in Philadelphia-negative myeloproliferative neoplasms. </w:t>
            </w:r>
            <w:r w:rsidR="00D44C2E" w:rsidRPr="00D44C2E">
              <w:rPr>
                <w:i/>
              </w:rPr>
              <w:t>Blood Res</w:t>
            </w:r>
            <w:r w:rsidR="00D44C2E" w:rsidRPr="00D44C2E">
              <w:t xml:space="preserve"> 2021; </w:t>
            </w:r>
            <w:r w:rsidR="00D44C2E" w:rsidRPr="00D44C2E">
              <w:rPr>
                <w:b/>
              </w:rPr>
              <w:t>56</w:t>
            </w:r>
            <w:r w:rsidR="00D44C2E" w:rsidRPr="00D44C2E">
              <w:t xml:space="preserve">(S1): S44-S50.  </w:t>
            </w:r>
            <w:r w:rsidRPr="00D86D6A">
              <w:fldChar w:fldCharType="end"/>
            </w:r>
          </w:p>
        </w:tc>
      </w:tr>
    </w:tbl>
    <w:p w:rsidR="00F166A0" w:rsidRPr="00D86D6A" w:rsidRDefault="00F166A0" w:rsidP="00D02B85">
      <w:pPr>
        <w:rPr>
          <w:rFonts w:ascii="Calibri" w:hAnsi="Calibri" w:cs="Calibri"/>
          <w:noProof/>
          <w:sz w:val="6"/>
          <w:szCs w:val="6"/>
        </w:rPr>
      </w:pPr>
    </w:p>
    <w:sectPr w:rsidR="00F166A0" w:rsidRPr="00D86D6A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266BE" w:rsidRDefault="0086782A">
      <w:pPr>
        <w:spacing w:after="0" w:line="240" w:lineRule="auto"/>
      </w:pPr>
      <w:r>
        <w:separator/>
      </w:r>
    </w:p>
  </w:endnote>
  <w:endnote w:type="continuationSeparator" w:id="0">
    <w:p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25923BA"/>
    <w:multiLevelType w:val="hybridMultilevel"/>
    <w:tmpl w:val="ABBE2AE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5B661D4"/>
    <w:multiLevelType w:val="multilevel"/>
    <w:tmpl w:val="F4ECC9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5AA07AD3"/>
    <w:multiLevelType w:val="hybridMultilevel"/>
    <w:tmpl w:val="76D0A7BA"/>
    <w:lvl w:ilvl="0" w:tplc="10A884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A4AC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9223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6E6C5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4FCF5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23C5F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94B1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52BC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82418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240"/>
  <w:defaultTabStop w:val="720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531&lt;/item&gt;&lt;item&gt;640&lt;/item&gt;&lt;item&gt;660&lt;/item&gt;&lt;item&gt;676&lt;/item&gt;&lt;item&gt;2133&lt;/item&gt;&lt;item&gt;2620&lt;/item&gt;&lt;item&gt;3197&lt;/item&gt;&lt;item&gt;3198&lt;/item&gt;&lt;item&gt;3233&lt;/item&gt;&lt;item&gt;3264&lt;/item&gt;&lt;item&gt;3265&lt;/item&gt;&lt;item&gt;3452&lt;/item&gt;&lt;item&gt;3453&lt;/item&gt;&lt;/record-ids&gt;&lt;/item&gt;&lt;/Libraries&gt;"/>
  </w:docVars>
  <w:rsids>
    <w:rsidRoot w:val="00F166A0"/>
    <w:rsid w:val="00043DE3"/>
    <w:rsid w:val="00072CED"/>
    <w:rsid w:val="00076CE9"/>
    <w:rsid w:val="000D2FE2"/>
    <w:rsid w:val="000E668C"/>
    <w:rsid w:val="00171F8D"/>
    <w:rsid w:val="00236CB7"/>
    <w:rsid w:val="003611E2"/>
    <w:rsid w:val="00386740"/>
    <w:rsid w:val="003928FD"/>
    <w:rsid w:val="00453F3B"/>
    <w:rsid w:val="004A0512"/>
    <w:rsid w:val="004B683B"/>
    <w:rsid w:val="004F4667"/>
    <w:rsid w:val="005B783A"/>
    <w:rsid w:val="005B78C2"/>
    <w:rsid w:val="007C788A"/>
    <w:rsid w:val="0086782A"/>
    <w:rsid w:val="008F1D2C"/>
    <w:rsid w:val="00A17D31"/>
    <w:rsid w:val="00A64309"/>
    <w:rsid w:val="00AF5D34"/>
    <w:rsid w:val="00AF73FA"/>
    <w:rsid w:val="00BB177E"/>
    <w:rsid w:val="00C266BE"/>
    <w:rsid w:val="00C531ED"/>
    <w:rsid w:val="00CC36FD"/>
    <w:rsid w:val="00D02B85"/>
    <w:rsid w:val="00D44C2E"/>
    <w:rsid w:val="00D6408C"/>
    <w:rsid w:val="00D86D6A"/>
    <w:rsid w:val="00E00165"/>
    <w:rsid w:val="00E101B0"/>
    <w:rsid w:val="00E13354"/>
    <w:rsid w:val="00E13CE4"/>
    <w:rsid w:val="00E440FC"/>
    <w:rsid w:val="00E50A32"/>
    <w:rsid w:val="00E60BFC"/>
    <w:rsid w:val="00E73104"/>
    <w:rsid w:val="00E74528"/>
    <w:rsid w:val="00EA3169"/>
    <w:rsid w:val="00EE2AFF"/>
    <w:rsid w:val="00F166A0"/>
    <w:rsid w:val="00F672CE"/>
    <w:rsid w:val="00F72B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D2FE2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D2FE2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43D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3D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3DE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3DE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DE3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C78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788A"/>
  </w:style>
  <w:style w:type="paragraph" w:customStyle="1" w:styleId="EndNoteBibliographyTitle">
    <w:name w:val="EndNote Bibliography Title"/>
    <w:basedOn w:val="Normal"/>
    <w:link w:val="EndNoteBibliographyTitleChar"/>
    <w:rsid w:val="000D2FE2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4Char"/>
    <w:link w:val="EndNoteBibliographyTitle"/>
    <w:rsid w:val="000D2FE2"/>
    <w:rPr>
      <w:rFonts w:ascii="Calibri" w:eastAsia="MS Mincho" w:hAnsi="Calibri" w:cs="Calibri"/>
      <w:noProof/>
      <w:sz w:val="12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6</TotalTime>
  <Pages>1</Pages>
  <Words>1933</Words>
  <Characters>11020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29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Thompson Ella</cp:lastModifiedBy>
  <cp:revision>9</cp:revision>
  <dcterms:created xsi:type="dcterms:W3CDTF">2022-01-17T04:29:00Z</dcterms:created>
  <dcterms:modified xsi:type="dcterms:W3CDTF">2022-01-23T20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746858051</vt:i4>
  </property>
</Properties>
</file>